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148ED71" w14:textId="77777777" w:rsidR="00A30DD9" w:rsidRPr="006A1A7A" w:rsidRDefault="00A30DD9" w:rsidP="00A30DD9">
      <w:pPr>
        <w:rPr>
          <w:rFonts w:asciiTheme="majorHAnsi" w:hAnsiTheme="majorHAnsi"/>
        </w:rPr>
      </w:pPr>
      <w:r w:rsidRPr="006A1A7A">
        <w:rPr>
          <w:rFonts w:asciiTheme="majorHAnsi" w:hAnsiTheme="majorHAnsi"/>
        </w:rPr>
        <w:t xml:space="preserve">EvobiR (evolutionary biology in R) is an R package with a collection of functions for research and pedagogical tasks.  The open source scientific computing language R offers a modular package based system that eases the development of new analyses by allowing users to easily build on existing functionality available in other packages </w:t>
      </w:r>
      <w:r w:rsidRPr="006A1A7A">
        <w:rPr>
          <w:rFonts w:asciiTheme="majorHAnsi" w:hAnsiTheme="majorHAnsi"/>
        </w:rPr>
        <w:fldChar w:fldCharType="begin"/>
      </w:r>
      <w:r w:rsidRPr="006A1A7A">
        <w:rPr>
          <w:rFonts w:asciiTheme="majorHAnsi" w:hAnsiTheme="majorHAnsi"/>
        </w:rPr>
        <w:instrText xml:space="preserve"> ADDIN EN.CITE &lt;EndNote&gt;&lt;Cite&gt;&lt;Author&gt;R Development Core Team&lt;/Author&gt;&lt;Year&gt;2013&lt;/Year&gt;&lt;RecNum&gt;1324&lt;/RecNum&gt;&lt;DisplayText&gt;(R Development Core Team 2013)&lt;/DisplayText&gt;&lt;record&gt;&lt;rec-number&gt;1324&lt;/rec-number&gt;&lt;foreign-keys&gt;&lt;key app="EN" db-id="epvtarstqevspaeztvg5esrw0a5xeedx0zxx" timestamp="1382209282"&gt;1324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13&lt;/year&gt;&lt;/dates&gt;&lt;pub-location&gt;Vienna, Austria&lt;/pub-location&gt;&lt;urls&gt;&lt;related-urls&gt;&lt;url&gt;http://www.R-project.org&lt;/url&gt;&lt;/related-urls&gt;&lt;/urls&gt;&lt;/record&gt;&lt;/Cite&gt;&lt;/EndNote&gt;</w:instrText>
      </w:r>
      <w:r w:rsidRPr="006A1A7A">
        <w:rPr>
          <w:rFonts w:asciiTheme="majorHAnsi" w:hAnsiTheme="majorHAnsi"/>
        </w:rPr>
        <w:fldChar w:fldCharType="separate"/>
      </w:r>
      <w:r w:rsidRPr="006A1A7A">
        <w:rPr>
          <w:rFonts w:asciiTheme="majorHAnsi" w:hAnsiTheme="majorHAnsi"/>
          <w:noProof/>
        </w:rPr>
        <w:t>(R Development Core Team 2013)</w:t>
      </w:r>
      <w:r w:rsidRPr="006A1A7A">
        <w:rPr>
          <w:rFonts w:asciiTheme="majorHAnsi" w:hAnsiTheme="majorHAnsi"/>
        </w:rPr>
        <w:fldChar w:fldCharType="end"/>
      </w:r>
      <w:r w:rsidRPr="006A1A7A">
        <w:rPr>
          <w:rFonts w:asciiTheme="majorHAnsi" w:hAnsiTheme="majorHAnsi"/>
        </w:rPr>
        <w:t xml:space="preserve">. Here we describe a novel comparative method developed to determine if the </w:t>
      </w:r>
      <w:r w:rsidRPr="00904F8A">
        <w:rPr>
          <w:rFonts w:asciiTheme="majorHAnsi" w:hAnsiTheme="majorHAnsi"/>
        </w:rPr>
        <w:t>derived state of a discrete binary character</w:t>
      </w:r>
      <w:r w:rsidRPr="006A1A7A">
        <w:rPr>
          <w:rFonts w:asciiTheme="majorHAnsi" w:hAnsiTheme="majorHAnsi"/>
        </w:rPr>
        <w:t xml:space="preserve"> originates when a continuous character has extreme values.  We evaluate the performance of this method with simulated datasets and show that it is a conservative test.  We also briefly discuss other functions included in the EvobiR package.</w:t>
      </w:r>
    </w:p>
    <w:p w14:paraId="15C9F201" w14:textId="77777777" w:rsidR="00A30DD9" w:rsidRPr="006A1A7A" w:rsidRDefault="00A30DD9" w:rsidP="00A30DD9">
      <w:pPr>
        <w:rPr>
          <w:rFonts w:asciiTheme="majorHAnsi" w:hAnsiTheme="majorHAnsi"/>
        </w:rPr>
      </w:pPr>
    </w:p>
    <w:p w14:paraId="7F55BDD7" w14:textId="77777777" w:rsidR="00A30DD9" w:rsidRPr="006A1A7A" w:rsidRDefault="00A30DD9" w:rsidP="00A30DD9">
      <w:pPr>
        <w:rPr>
          <w:rFonts w:asciiTheme="majorHAnsi" w:hAnsiTheme="majorHAnsi"/>
          <w:i/>
        </w:rPr>
      </w:pPr>
      <w:r>
        <w:rPr>
          <w:rFonts w:asciiTheme="majorHAnsi" w:hAnsiTheme="majorHAnsi"/>
          <w:i/>
        </w:rPr>
        <w:t>Ancestral</w:t>
      </w:r>
      <w:r w:rsidRPr="006A1A7A">
        <w:rPr>
          <w:rFonts w:asciiTheme="majorHAnsi" w:hAnsiTheme="majorHAnsi"/>
          <w:i/>
        </w:rPr>
        <w:t xml:space="preserve"> Condition Test</w:t>
      </w:r>
    </w:p>
    <w:p w14:paraId="1760EB20" w14:textId="77777777" w:rsidR="00A30DD9" w:rsidRPr="006A1A7A" w:rsidRDefault="00A30DD9" w:rsidP="00A30DD9">
      <w:pPr>
        <w:rPr>
          <w:rFonts w:asciiTheme="majorHAnsi" w:hAnsiTheme="majorHAnsi"/>
          <w:i/>
        </w:rPr>
      </w:pPr>
    </w:p>
    <w:p w14:paraId="7C28F493" w14:textId="77777777" w:rsidR="00C93B5E" w:rsidRDefault="00C93B5E">
      <w:bookmarkStart w:id="0" w:name="_GoBack"/>
      <w:bookmarkEnd w:id="0"/>
    </w:p>
    <w:sectPr w:rsidR="00C93B5E" w:rsidSect="001C20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30DD9"/>
    <w:rsid w:val="0005170C"/>
    <w:rsid w:val="0006404E"/>
    <w:rsid w:val="00066A1A"/>
    <w:rsid w:val="000807E6"/>
    <w:rsid w:val="00111160"/>
    <w:rsid w:val="0011635B"/>
    <w:rsid w:val="001350BF"/>
    <w:rsid w:val="00175F08"/>
    <w:rsid w:val="00176477"/>
    <w:rsid w:val="001C1C65"/>
    <w:rsid w:val="001C202D"/>
    <w:rsid w:val="00200FDB"/>
    <w:rsid w:val="0020185F"/>
    <w:rsid w:val="0026755B"/>
    <w:rsid w:val="002C34CC"/>
    <w:rsid w:val="00324965"/>
    <w:rsid w:val="00333C23"/>
    <w:rsid w:val="003A026E"/>
    <w:rsid w:val="003A0E32"/>
    <w:rsid w:val="003A7D42"/>
    <w:rsid w:val="0042421D"/>
    <w:rsid w:val="00447512"/>
    <w:rsid w:val="00471D96"/>
    <w:rsid w:val="004776C4"/>
    <w:rsid w:val="004800C4"/>
    <w:rsid w:val="004907FF"/>
    <w:rsid w:val="00491E1B"/>
    <w:rsid w:val="004A2683"/>
    <w:rsid w:val="00504893"/>
    <w:rsid w:val="0053486B"/>
    <w:rsid w:val="005602BF"/>
    <w:rsid w:val="00567DD9"/>
    <w:rsid w:val="00573466"/>
    <w:rsid w:val="005778E9"/>
    <w:rsid w:val="005D0413"/>
    <w:rsid w:val="005D1700"/>
    <w:rsid w:val="006048CD"/>
    <w:rsid w:val="00607A5F"/>
    <w:rsid w:val="00623128"/>
    <w:rsid w:val="00637DC4"/>
    <w:rsid w:val="00664851"/>
    <w:rsid w:val="006F59FF"/>
    <w:rsid w:val="00707AD5"/>
    <w:rsid w:val="007B0810"/>
    <w:rsid w:val="007B3992"/>
    <w:rsid w:val="007C0765"/>
    <w:rsid w:val="007D29F2"/>
    <w:rsid w:val="0080654E"/>
    <w:rsid w:val="00852BE1"/>
    <w:rsid w:val="008750CE"/>
    <w:rsid w:val="00876232"/>
    <w:rsid w:val="008D2F4B"/>
    <w:rsid w:val="009167C5"/>
    <w:rsid w:val="0092154E"/>
    <w:rsid w:val="0092694A"/>
    <w:rsid w:val="0098366C"/>
    <w:rsid w:val="009A0CD5"/>
    <w:rsid w:val="009A3531"/>
    <w:rsid w:val="009A696C"/>
    <w:rsid w:val="009B623D"/>
    <w:rsid w:val="00A17DFC"/>
    <w:rsid w:val="00A24857"/>
    <w:rsid w:val="00A30C1B"/>
    <w:rsid w:val="00A30DD9"/>
    <w:rsid w:val="00A733AB"/>
    <w:rsid w:val="00A825BD"/>
    <w:rsid w:val="00AB5951"/>
    <w:rsid w:val="00AD783C"/>
    <w:rsid w:val="00AE02BB"/>
    <w:rsid w:val="00AE3CE6"/>
    <w:rsid w:val="00B31CDA"/>
    <w:rsid w:val="00B40E20"/>
    <w:rsid w:val="00B7020E"/>
    <w:rsid w:val="00B76BDA"/>
    <w:rsid w:val="00BA5A10"/>
    <w:rsid w:val="00BB4449"/>
    <w:rsid w:val="00C33DB9"/>
    <w:rsid w:val="00C70897"/>
    <w:rsid w:val="00C82BB7"/>
    <w:rsid w:val="00C93B5E"/>
    <w:rsid w:val="00D0196B"/>
    <w:rsid w:val="00D52807"/>
    <w:rsid w:val="00E27C38"/>
    <w:rsid w:val="00E8124D"/>
    <w:rsid w:val="00E97A15"/>
    <w:rsid w:val="00EA2A23"/>
    <w:rsid w:val="00EB2EFE"/>
    <w:rsid w:val="00EE5FF9"/>
    <w:rsid w:val="00EF3A32"/>
    <w:rsid w:val="00EF6766"/>
    <w:rsid w:val="00F776F0"/>
    <w:rsid w:val="00FB56F7"/>
    <w:rsid w:val="00FB737F"/>
    <w:rsid w:val="00FD6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9836B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30DD9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21</Words>
  <Characters>1262</Characters>
  <Application>Microsoft Macintosh Word</Application>
  <DocSecurity>0</DocSecurity>
  <Lines>10</Lines>
  <Paragraphs>2</Paragraphs>
  <ScaleCrop>false</ScaleCrop>
  <LinksUpToDate>false</LinksUpToDate>
  <CharactersWithSpaces>14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ath Blackmon</dc:creator>
  <cp:keywords/>
  <dc:description/>
  <cp:lastModifiedBy>Heath Blackmon</cp:lastModifiedBy>
  <cp:revision>1</cp:revision>
  <dcterms:created xsi:type="dcterms:W3CDTF">2019-02-25T16:04:00Z</dcterms:created>
  <dcterms:modified xsi:type="dcterms:W3CDTF">2019-02-25T16:05:00Z</dcterms:modified>
</cp:coreProperties>
</file>